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7B49F2AD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975686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พัฒนาระบบสืบค้นสารสนเทศข้ามภาษาสำหรับข้อมูลค่าการปล่อยก๊าซเรือนกระจก: กรณีศึกษาภาษาไทยและภาษาอังกฤษ</w:t>
      </w:r>
    </w:p>
    <w:p w14:paraId="2F288814" w14:textId="2220EDC7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975686">
        <w:rPr>
          <w:rFonts w:ascii="TH Sarabun New" w:hAnsi="TH Sarabun New"/>
          <w:color w:val="auto"/>
          <w:sz w:val="32"/>
          <w:szCs w:val="32"/>
        </w:rPr>
        <w:t>Development of a Cross-Lingual Information Retrieval System for 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7DDCB7E2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สืบค้นสารสนเทศ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1D4E7E6D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สืบค้นสารสนเทศข้ามภาษาสำหรับข้อมูลค่าการปล่อยก๊าซเรือนกระจก: กรณีศึกษาภาษาไทยและภาษาอังกฤษ</w:t>
      </w:r>
    </w:p>
    <w:p w14:paraId="6F0403AC" w14:textId="7886244B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138741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e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443EFA3E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18AC30B9" w:rsidR="0006704F" w:rsidRPr="0097091E" w:rsidRDefault="0006704F" w:rsidP="0097091E">
      <w:pPr>
        <w:pStyle w:val="ListParagraph"/>
        <w:numPr>
          <w:ilvl w:val="1"/>
          <w:numId w:val="36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ทฤษฎีการสืบค้นข้อมูล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 Theory)</w:t>
      </w:r>
    </w:p>
    <w:p w14:paraId="51E9064B" w14:textId="5807CF8D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proofErr w:type="gramStart"/>
      <w:r>
        <w:rPr>
          <w:rFonts w:ascii="TH Sarabun New" w:hAnsi="TH Sarabun New" w:cs="TH Sarabun New"/>
          <w:b/>
          <w:bCs/>
          <w:sz w:val="32"/>
          <w:szCs w:val="32"/>
        </w:rPr>
        <w:t xml:space="preserve">2.1.1 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>แนวคิดพื้นฐานของ</w:t>
      </w:r>
      <w:proofErr w:type="gramEnd"/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4E58D593" w:rsidR="0006704F" w:rsidRDefault="0006704F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</w:rPr>
        <w:t>การวัดประสิทธิภาพ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06704F">
        <w:rPr>
          <w:rFonts w:ascii="TH Sarabun New" w:hAnsi="TH Sarabun New" w:cs="TH Sarabun New"/>
          <w:b/>
          <w:bCs/>
          <w:sz w:val="32"/>
          <w:szCs w:val="32"/>
        </w:rPr>
        <w:t>Evaluation Metrics)</w:t>
      </w:r>
    </w:p>
    <w:p w14:paraId="6CC80E03" w14:textId="296D226A" w:rsidR="009D0469" w:rsidRPr="009D0469" w:rsidRDefault="009D0469" w:rsidP="009D0469">
      <w:pPr>
        <w:ind w:left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กระบวนการประเมินประสิทธิภาพของระบบค้นคืนข้อมูล</w:t>
      </w:r>
      <w:r w:rsidRPr="009D0469">
        <w:rPr>
          <w:rFonts w:ascii="TH Sarabun New" w:hAnsi="TH Sarabun New" w:cs="TH Sarabun New"/>
          <w:sz w:val="32"/>
          <w:szCs w:val="32"/>
          <w:u w:color="000000"/>
          <w:cs/>
        </w:rPr>
        <w:t xml:space="preserve"> (</w:t>
      </w:r>
      <w:r w:rsidRPr="009D0469">
        <w:rPr>
          <w:rFonts w:ascii="TH Sarabun New" w:hAnsi="TH Sarabun New" w:cs="TH Sarabun New"/>
          <w:sz w:val="32"/>
          <w:szCs w:val="32"/>
          <w:u w:color="000000"/>
        </w:rPr>
        <w:t xml:space="preserve">Information Retrieval) </w:t>
      </w:r>
      <w:r w:rsidRPr="009D0469">
        <w:rPr>
          <w:rFonts w:ascii="TH Sarabun New" w:hAnsi="TH Sarabun New" w:cs="TH Sarabun New"/>
          <w:sz w:val="32"/>
          <w:szCs w:val="32"/>
          <w:u w:color="000000"/>
          <w:cs/>
        </w:rPr>
        <w:t>หรือระบบจัดอันดับผลลัพธ์ การวัดผลสามารถทำได้โดยใช้ตัวชี้วัดดังนี้</w:t>
      </w:r>
    </w:p>
    <w:p w14:paraId="12EF03CF" w14:textId="591FEE65" w:rsidR="006B2BD6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Precision</w:t>
      </w:r>
      <w:r w:rsidR="009D046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9D0469">
        <w:rPr>
          <w:rFonts w:ascii="TH Sarabun New" w:hAnsi="TH Sarabun New" w:cs="TH Sarabun New"/>
          <w:sz w:val="32"/>
          <w:szCs w:val="32"/>
          <w:lang w:bidi="th-TH"/>
        </w:rPr>
        <w:t>(</w:t>
      </w:r>
      <w:r w:rsidR="009D0469">
        <w:rPr>
          <w:rFonts w:ascii="TH Sarabun New" w:hAnsi="TH Sarabun New" w:cs="TH Sarabun New" w:hint="cs"/>
          <w:sz w:val="32"/>
          <w:szCs w:val="32"/>
          <w:cs/>
          <w:lang w:bidi="th-TH"/>
        </w:rPr>
        <w:t>ความแม่นยำ</w:t>
      </w:r>
      <w:r w:rsidR="009D0469">
        <w:rPr>
          <w:rFonts w:ascii="TH Sarabun New" w:hAnsi="TH Sarabun New" w:cs="TH Sarabun New"/>
          <w:sz w:val="32"/>
          <w:szCs w:val="32"/>
          <w:lang w:bidi="th-TH"/>
        </w:rPr>
        <w:t>)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256CBB04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สืบค้นข้อมูล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100E897A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0635A5EE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NLP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7CDC0086" w14:textId="26D7F47E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ค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>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</w:p>
    <w:p w14:paraId="1F0CFCFB" w14:textId="0DB71F53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การ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น่าเชื่อถือ โดยเรียงลำดับ ดังนี้</w:t>
      </w:r>
    </w:p>
    <w:p w14:paraId="5051FD07" w14:textId="7F7ACF98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2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3</w:t>
      </w:r>
      <w:r>
        <w:rPr>
          <w:rFonts w:ascii="TH Sarabun New" w:hAnsi="TH Sarabun New" w:cs="TH Sarabun New"/>
          <w:sz w:val="32"/>
          <w:szCs w:val="32"/>
          <w:lang w:bidi="th-TH"/>
        </w:rPr>
        <w:t>.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222569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7D654B89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</w:p>
    <w:p w14:paraId="21B09679" w14:textId="526E495F" w:rsid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7672698D" w:rsidR="0074683C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544166AC" w14:textId="6C0CC3FA" w:rsidR="007166B0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เอกสาร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 เพื่อเพิ่มความแม่นยำในการค้นหา</w:t>
      </w:r>
    </w:p>
    <w:p w14:paraId="391D1941" w14:textId="77777777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777777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4890A455" w14:textId="77777777" w:rsidR="00881D67" w:rsidRDefault="00881D67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F9EEAA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E6BDB95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958788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D86A45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9DADD90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D8EAAD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7AD19DF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DD06A1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34D7A3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7103E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A951108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0F9622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D50FA6A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AE68606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1741EC4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009E533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DFC7079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D43B38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1E3F2CA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23675D0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0EC171AE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6FB90F8E" w14:textId="77777777" w:rsidR="00222569" w:rsidRDefault="00222569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5F8CF26E" w14:textId="77777777" w:rsidR="0025625A" w:rsidRDefault="0025625A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E73D85" w14:textId="77777777" w:rsidR="007166B0" w:rsidRDefault="007166B0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68B90FE" w14:textId="77777777" w:rsidR="007166B0" w:rsidRDefault="007166B0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4E0425C" w14:textId="77777777" w:rsidR="007166B0" w:rsidRDefault="007166B0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221FBC06" w14:textId="77777777" w:rsidR="00975686" w:rsidRDefault="00975686" w:rsidP="00AC360A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งานวิจัยที่เกี่ยวข้อง</w:t>
      </w:r>
    </w:p>
    <w:p w14:paraId="3DA2D162" w14:textId="7FB92CDE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3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3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33402324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22621C" w:rsidRPr="0022621C">
        <w:rPr>
          <w:rFonts w:ascii="TH Sarabun New" w:hAnsi="TH Sarabun New" w:cs="TH Sarabun New"/>
          <w:sz w:val="32"/>
          <w:szCs w:val="32"/>
        </w:rPr>
        <w:t>Nikesh P.L,</w:t>
      </w:r>
      <w:r w:rsidR="0022621C" w:rsidRPr="0022621C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22621C" w:rsidRPr="0022621C">
        <w:rPr>
          <w:rFonts w:ascii="TH Sarabun New" w:hAnsi="TH Sarabun New" w:cs="TH Sarabun New"/>
          <w:sz w:val="32"/>
          <w:szCs w:val="32"/>
        </w:rPr>
        <w:t>Sumam Mary Idicula</w:t>
      </w:r>
      <w:r w:rsidR="0022621C">
        <w:rPr>
          <w:rFonts w:ascii="TH Sarabun New" w:hAnsi="TH Sarabun New" w:cs="TH Sarabun New"/>
          <w:sz w:val="32"/>
          <w:szCs w:val="32"/>
        </w:rPr>
        <w:t xml:space="preserve">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สืบค้นสารสนเทศ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2FBD3529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4]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4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5051E1F5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สืบค้นสารสนเทศ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เทคนิคหลัก ได้แก่</w:t>
      </w:r>
    </w:p>
    <w:p w14:paraId="03B5901B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8A4467">
      <w:pPr>
        <w:numPr>
          <w:ilvl w:val="0"/>
          <w:numId w:val="34"/>
        </w:num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8A4467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751D6D0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8AF45BA" w14:textId="77777777" w:rsidR="00C0062E" w:rsidRDefault="00C0062E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</w:p>
    <w:p w14:paraId="36AF17F5" w14:textId="77777777" w:rsidR="008A4467" w:rsidRDefault="008A4467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733DB046" w14:textId="77777777" w:rsidR="00975686" w:rsidRPr="00A43116" w:rsidRDefault="00975686" w:rsidP="00A43116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89324A">
      <w:pPr>
        <w:pStyle w:val="Pro"/>
        <w:spacing w:before="240"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BF7258">
      <w:pPr>
        <w:pStyle w:val="Pro"/>
        <w:spacing w:before="24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501A4A72" w14:textId="77777777" w:rsidR="004820E6" w:rsidRDefault="004820E6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0339052" w14:textId="1BA6DEBE" w:rsidR="006A0972" w:rsidRDefault="004820E6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z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37EF5018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32BAB0" w14:textId="7DBD75F6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</w:p>
    <w:p w14:paraId="2B196CF1" w14:textId="77777777" w:rsidR="00DB1AF3" w:rsidRDefault="006E00DF" w:rsidP="00975686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</w:p>
    <w:p w14:paraId="097ACA51" w14:textId="3C16500C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  <w:r w:rsidR="004C428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และ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พิ่มรายละเอียดของข้อมูลที่หายไป</w:t>
      </w:r>
    </w:p>
    <w:p w14:paraId="5BF7F71C" w14:textId="0EA42A2D" w:rsidR="004C4287" w:rsidRPr="004066D5" w:rsidRDefault="004C4287" w:rsidP="004C4287">
      <w:pPr>
        <w:spacing w:after="120"/>
        <w:ind w:left="360" w:firstLine="360"/>
        <w:rPr>
          <w:rFonts w:ascii="TH Sarabun New" w:hAnsi="TH Sarabun New" w:cs="TH Sarabun New" w:hint="cs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</w:t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จำเป็นออก เช่นจะมีค่าจากบางคอลัมน์นั้นไม่มีอะไรอยู่เลยหรอไม่สามารถนำมาใช้ได้จึงมาความจำเป็นต้องเอาค่าเหล่านั้นออกและเพิ่มรายละเอียดของข้อมูลบางอย่างเพื่อความชัดเจนและเข้าใจในการค้นหา</w:t>
      </w:r>
    </w:p>
    <w:p w14:paraId="798C3643" w14:textId="09752F1F" w:rsidR="006A0972" w:rsidRDefault="00A50628" w:rsidP="00DB1AF3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728E6BFA" w14:textId="17217854" w:rsidR="004C4287" w:rsidRPr="004C4287" w:rsidRDefault="004C4287" w:rsidP="00DB1AF3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33DFE6BD" w14:textId="77777777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5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18BD5E86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124D752C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LPG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25DE8C6A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79C321AD" w:rsidR="00140A7A" w:rsidRP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BC48BD3" w14:textId="77777777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6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6EBC87DD" w14:textId="30111E4F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Index Structure) </w:t>
      </w:r>
      <w:r w:rsidRPr="00140A7A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สารเคมี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,</w:t>
      </w:r>
      <w:r w:rsidRPr="00140A7A">
        <w:rPr>
          <w:rFonts w:ascii="TH Sarabun New" w:hAnsi="TH Sarabun New" w:cs="TH Sarabun New"/>
          <w:sz w:val="32"/>
          <w:szCs w:val="32"/>
          <w:cs/>
        </w:rPr>
        <w:t>หน่วยวั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Analyzer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77777777" w:rsidR="004820E6" w:rsidRDefault="00140A7A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Synonym Token Filter)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นำคำศัพท์พ้องมาใช้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7EBB3ED0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36100C8C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ากรูป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จะเป็น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C0F62">
      <w:pPr>
        <w:pStyle w:val="ListParagraph"/>
        <w:numPr>
          <w:ilvl w:val="0"/>
          <w:numId w:val="38"/>
        </w:numPr>
        <w:spacing w:after="120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C0F62">
      <w:pPr>
        <w:pStyle w:val="ListParagraph"/>
        <w:numPr>
          <w:ilvl w:val="0"/>
          <w:numId w:val="38"/>
        </w:numPr>
        <w:spacing w:after="120"/>
        <w:rPr>
          <w:rFonts w:ascii="TH Sarabun New" w:hAnsi="TH Sarabun New" w:cs="TH Sarabun New" w:hint="cs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C9EE899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3B6E7B5B" w14:textId="26957E9D" w:rsidR="00C53E9F" w:rsidRPr="004820E6" w:rsidRDefault="007F7E09" w:rsidP="00DA720D">
      <w:pPr>
        <w:spacing w:after="120"/>
        <w:ind w:left="360"/>
        <w:rPr>
          <w:rFonts w:ascii="TH Sarabun New" w:hAnsi="TH Sarabun New" w:cs="TH Sarabun New" w:hint="cs"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ากรูป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คือ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จากในรูป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ตอน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218412B8" w14:textId="471BA6C6" w:rsidR="00D848CC" w:rsidRPr="00140A7A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br/>
      </w:r>
      <w:r w:rsidR="00140A7A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="00140A7A" w:rsidRPr="00140A7A">
        <w:rPr>
          <w:rFonts w:ascii="TH Sarabun New" w:hAnsi="TH Sarabun New" w:cs="TH Sarabun New"/>
          <w:sz w:val="32"/>
          <w:szCs w:val="32"/>
        </w:rPr>
        <w:t>API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140A7A"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="00140A7A"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="00140A7A"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08624950" w14:textId="1D910E12" w:rsidR="00A71DD3" w:rsidRDefault="00A71DD3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ขึ้น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047665D1" w14:textId="77777777" w:rsidR="00DA720D" w:rsidRDefault="00DA720D" w:rsidP="00BF7258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</w:p>
    <w:p w14:paraId="46502B3F" w14:textId="77777777" w:rsidR="00DA720D" w:rsidRPr="00A71DD3" w:rsidRDefault="00DA720D" w:rsidP="00BF7258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</w:p>
    <w:p w14:paraId="7BC1910D" w14:textId="1D8E2EF8" w:rsidR="00D848CC" w:rsidRDefault="00D848CC" w:rsidP="00DB1AF3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.1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</w:p>
    <w:p w14:paraId="00E573CE" w14:textId="0C97ED07" w:rsidR="00975686" w:rsidRPr="00A71DD3" w:rsidRDefault="00A71DD3" w:rsidP="00DA720D">
      <w:pPr>
        <w:spacing w:after="120"/>
        <w:ind w:left="360"/>
        <w:rPr>
          <w:rFonts w:ascii="TH Sarabun New" w:hAnsi="TH Sarabun New" w:cs="TH Sarabun New" w:hint="cs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A71DD3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4FF92486" w14:textId="77777777" w:rsidR="0048485D" w:rsidRPr="00D23CAE" w:rsidRDefault="0048485D" w:rsidP="00204CEE">
      <w:pPr>
        <w:pStyle w:val="Pro"/>
        <w:spacing w:after="60"/>
        <w:jc w:val="thaiDistribute"/>
        <w:rPr>
          <w:rFonts w:ascii="TH Sarabun New" w:hAnsi="TH Sarabun New" w:cs="TH Sarabun New" w:hint="cs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รายการอ้างอิง</w:t>
      </w:r>
    </w:p>
    <w:p w14:paraId="57BAC42B" w14:textId="77777777" w:rsidR="00E07E48" w:rsidRPr="00E07E48" w:rsidRDefault="00BA0EB8" w:rsidP="00E07E48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07E48" w:rsidRPr="00E07E48">
        <w:t>[1]</w:t>
      </w:r>
      <w:r w:rsidR="00E07E48" w:rsidRPr="00E07E48">
        <w:tab/>
        <w:t xml:space="preserve">G.-A. Levow, D. W. Oard, and P. Resnik, "Dictionary-based techniques for cross-language information retrieval," </w:t>
      </w:r>
      <w:r w:rsidR="00E07E48" w:rsidRPr="00E07E48">
        <w:rPr>
          <w:i/>
        </w:rPr>
        <w:t xml:space="preserve">Information processing &amp; management, </w:t>
      </w:r>
      <w:r w:rsidR="00E07E48" w:rsidRPr="00E07E48">
        <w:t>vol. 41, no. 3, pp. 523-547, 2005.</w:t>
      </w:r>
    </w:p>
    <w:p w14:paraId="485140C8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2]</w:t>
      </w:r>
      <w:r w:rsidRPr="00E07E48">
        <w:tab/>
        <w:t xml:space="preserve">S. Sun, C. Luo, and J. Chen, "A review of natural language processing techniques for opinion mining systems," </w:t>
      </w:r>
      <w:r w:rsidRPr="00E07E48">
        <w:rPr>
          <w:i/>
        </w:rPr>
        <w:t xml:space="preserve">Information fusion, </w:t>
      </w:r>
      <w:r w:rsidRPr="00E07E48">
        <w:t>vol. 36, pp. 10-25, 2017.</w:t>
      </w:r>
    </w:p>
    <w:p w14:paraId="6AFBB3DF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3]</w:t>
      </w:r>
      <w:r w:rsidRPr="00E07E48">
        <w:tab/>
        <w:t xml:space="preserve">P. Nikesh, S. M. Idicula, and S. D. Peter, "English-Malayalam cross-lingual information retrieval—an experience," in </w:t>
      </w:r>
      <w:r w:rsidRPr="00E07E48">
        <w:rPr>
          <w:i/>
        </w:rPr>
        <w:t>2008 IEEE International Conference on Electro/Information Technology</w:t>
      </w:r>
      <w:r w:rsidRPr="00E07E48">
        <w:t xml:space="preserve">, 2008: IEEE, pp. 271-275. </w:t>
      </w:r>
    </w:p>
    <w:p w14:paraId="4F76B697" w14:textId="77777777" w:rsidR="00E07E48" w:rsidRPr="00E07E48" w:rsidRDefault="00E07E48" w:rsidP="00E07E48">
      <w:pPr>
        <w:pStyle w:val="EndNoteBibliography"/>
        <w:ind w:left="720" w:hanging="720"/>
      </w:pPr>
      <w:r w:rsidRPr="00E07E48">
        <w:t>[4]</w:t>
      </w:r>
      <w:r w:rsidRPr="00E07E48">
        <w:tab/>
        <w:t xml:space="preserve">A. F. Abka, M. Pratama, and W. Jatmiko, "Cross-Lingual Summarization: English-Bahasa Indonesia," in </w:t>
      </w:r>
      <w:r w:rsidRPr="00E07E48">
        <w:rPr>
          <w:i/>
        </w:rPr>
        <w:t>2021 6th International Workshop on Big Data and Information Security (IWBIS)</w:t>
      </w:r>
      <w:r w:rsidRPr="00E07E48">
        <w:t xml:space="preserve">, 2021: IEEE, pp. 53-58. </w:t>
      </w:r>
    </w:p>
    <w:p w14:paraId="26925918" w14:textId="3C923136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2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04D2F3A" w14:textId="77777777" w:rsidR="00263890" w:rsidRDefault="00263890">
      <w:r>
        <w:separator/>
      </w:r>
    </w:p>
  </w:endnote>
  <w:endnote w:type="continuationSeparator" w:id="0">
    <w:p w14:paraId="67512FF0" w14:textId="77777777" w:rsidR="00263890" w:rsidRDefault="002638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17C26AE" w14:textId="77777777" w:rsidR="00263890" w:rsidRDefault="00263890">
      <w:r>
        <w:separator/>
      </w:r>
    </w:p>
  </w:footnote>
  <w:footnote w:type="continuationSeparator" w:id="0">
    <w:p w14:paraId="07B883A3" w14:textId="77777777" w:rsidR="00263890" w:rsidRDefault="0026389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3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4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5F5D35AB"/>
    <w:multiLevelType w:val="hybridMultilevel"/>
    <w:tmpl w:val="74CC367E"/>
    <w:numStyleLink w:val="ImportedStyle4"/>
  </w:abstractNum>
  <w:abstractNum w:abstractNumId="26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7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93402753">
    <w:abstractNumId w:val="23"/>
  </w:num>
  <w:num w:numId="2" w16cid:durableId="834683123">
    <w:abstractNumId w:val="17"/>
  </w:num>
  <w:num w:numId="3" w16cid:durableId="1803838816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80050073">
    <w:abstractNumId w:val="26"/>
  </w:num>
  <w:num w:numId="5" w16cid:durableId="695692221">
    <w:abstractNumId w:val="3"/>
  </w:num>
  <w:num w:numId="6" w16cid:durableId="190352341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5126060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392779216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32282950">
    <w:abstractNumId w:val="3"/>
    <w:lvlOverride w:ilvl="0">
      <w:lvl w:ilvl="0" w:tplc="3CD29180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3DDA6076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5CAFA7A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CD26712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8AEBB18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2928642C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642A1ACA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23C483A4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AF80737C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812795158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992371288">
    <w:abstractNumId w:val="3"/>
    <w:lvlOverride w:ilvl="0">
      <w:lvl w:ilvl="0" w:tplc="3CD29180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3DDA6076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5CAFA7A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CD26712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A8AEBB18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2928642C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642A1ACA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23C483A4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AF80737C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255019764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568878914">
    <w:abstractNumId w:val="16"/>
  </w:num>
  <w:num w:numId="14" w16cid:durableId="1657802221">
    <w:abstractNumId w:val="13"/>
  </w:num>
  <w:num w:numId="15" w16cid:durableId="1426537144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628391013">
    <w:abstractNumId w:val="7"/>
  </w:num>
  <w:num w:numId="17" w16cid:durableId="1309827059">
    <w:abstractNumId w:val="25"/>
  </w:num>
  <w:num w:numId="18" w16cid:durableId="1893299264">
    <w:abstractNumId w:val="11"/>
  </w:num>
  <w:num w:numId="19" w16cid:durableId="1819373445">
    <w:abstractNumId w:val="18"/>
  </w:num>
  <w:num w:numId="20" w16cid:durableId="27725469">
    <w:abstractNumId w:val="22"/>
  </w:num>
  <w:num w:numId="21" w16cid:durableId="2136176857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513809549">
    <w:abstractNumId w:val="21"/>
  </w:num>
  <w:num w:numId="23" w16cid:durableId="1647706801">
    <w:abstractNumId w:val="24"/>
  </w:num>
  <w:num w:numId="24" w16cid:durableId="647785186">
    <w:abstractNumId w:val="27"/>
  </w:num>
  <w:num w:numId="25" w16cid:durableId="460921833">
    <w:abstractNumId w:val="14"/>
  </w:num>
  <w:num w:numId="26" w16cid:durableId="734160259">
    <w:abstractNumId w:val="20"/>
  </w:num>
  <w:num w:numId="27" w16cid:durableId="1034228048">
    <w:abstractNumId w:val="8"/>
  </w:num>
  <w:num w:numId="28" w16cid:durableId="1431776002">
    <w:abstractNumId w:val="9"/>
  </w:num>
  <w:num w:numId="29" w16cid:durableId="1461261307">
    <w:abstractNumId w:val="4"/>
  </w:num>
  <w:num w:numId="30" w16cid:durableId="866679028">
    <w:abstractNumId w:val="10"/>
  </w:num>
  <w:num w:numId="31" w16cid:durableId="1390765300">
    <w:abstractNumId w:val="2"/>
  </w:num>
  <w:num w:numId="32" w16cid:durableId="1182164141">
    <w:abstractNumId w:val="5"/>
  </w:num>
  <w:num w:numId="33" w16cid:durableId="473178842">
    <w:abstractNumId w:val="0"/>
  </w:num>
  <w:num w:numId="34" w16cid:durableId="2085906545">
    <w:abstractNumId w:val="15"/>
  </w:num>
  <w:num w:numId="35" w16cid:durableId="1539397060">
    <w:abstractNumId w:val="12"/>
  </w:num>
  <w:num w:numId="36" w16cid:durableId="2025328561">
    <w:abstractNumId w:val="1"/>
  </w:num>
  <w:num w:numId="37" w16cid:durableId="904948342">
    <w:abstractNumId w:val="6"/>
  </w:num>
  <w:num w:numId="38" w16cid:durableId="535430406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/record-ids&gt;&lt;/item&gt;&lt;/Libraries&gt;"/>
  </w:docVars>
  <w:rsids>
    <w:rsidRoot w:val="008F6FD9"/>
    <w:rsid w:val="00013210"/>
    <w:rsid w:val="000133DF"/>
    <w:rsid w:val="00023ACE"/>
    <w:rsid w:val="000278D4"/>
    <w:rsid w:val="00032699"/>
    <w:rsid w:val="000405A1"/>
    <w:rsid w:val="000566AF"/>
    <w:rsid w:val="0006030F"/>
    <w:rsid w:val="000617DD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F2A45"/>
    <w:rsid w:val="000F3A11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5650"/>
    <w:rsid w:val="00194D82"/>
    <w:rsid w:val="00196D78"/>
    <w:rsid w:val="001A072C"/>
    <w:rsid w:val="001A13A8"/>
    <w:rsid w:val="001A4D92"/>
    <w:rsid w:val="001A6AF3"/>
    <w:rsid w:val="001A6D98"/>
    <w:rsid w:val="001B29B0"/>
    <w:rsid w:val="001B3FFE"/>
    <w:rsid w:val="001B6521"/>
    <w:rsid w:val="001D0E1B"/>
    <w:rsid w:val="001D5EA8"/>
    <w:rsid w:val="001E0D1A"/>
    <w:rsid w:val="001E1987"/>
    <w:rsid w:val="001E1C42"/>
    <w:rsid w:val="001E2E00"/>
    <w:rsid w:val="001F4386"/>
    <w:rsid w:val="00204CEE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13C9"/>
    <w:rsid w:val="002E1806"/>
    <w:rsid w:val="002E3978"/>
    <w:rsid w:val="002E7A41"/>
    <w:rsid w:val="002F7BE4"/>
    <w:rsid w:val="003026DC"/>
    <w:rsid w:val="003245D5"/>
    <w:rsid w:val="003260B6"/>
    <w:rsid w:val="00327701"/>
    <w:rsid w:val="00330362"/>
    <w:rsid w:val="0033346C"/>
    <w:rsid w:val="0033361B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7F74"/>
    <w:rsid w:val="004002BB"/>
    <w:rsid w:val="00402904"/>
    <w:rsid w:val="00402ADF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3293"/>
    <w:rsid w:val="0048485D"/>
    <w:rsid w:val="004850AA"/>
    <w:rsid w:val="004857C8"/>
    <w:rsid w:val="004933CE"/>
    <w:rsid w:val="00494EE8"/>
    <w:rsid w:val="004A0742"/>
    <w:rsid w:val="004A1B7A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8054A"/>
    <w:rsid w:val="00584C28"/>
    <w:rsid w:val="00586117"/>
    <w:rsid w:val="00587427"/>
    <w:rsid w:val="00593604"/>
    <w:rsid w:val="005A313D"/>
    <w:rsid w:val="005A4E2A"/>
    <w:rsid w:val="005B2931"/>
    <w:rsid w:val="005C4A46"/>
    <w:rsid w:val="005D4C56"/>
    <w:rsid w:val="005D5103"/>
    <w:rsid w:val="005E49C7"/>
    <w:rsid w:val="005F7023"/>
    <w:rsid w:val="00613221"/>
    <w:rsid w:val="0061440B"/>
    <w:rsid w:val="00625137"/>
    <w:rsid w:val="0062624A"/>
    <w:rsid w:val="006327B3"/>
    <w:rsid w:val="006436E5"/>
    <w:rsid w:val="0064409E"/>
    <w:rsid w:val="00647609"/>
    <w:rsid w:val="00650CFD"/>
    <w:rsid w:val="00656181"/>
    <w:rsid w:val="00660E8A"/>
    <w:rsid w:val="006612FA"/>
    <w:rsid w:val="00663DA4"/>
    <w:rsid w:val="0067285F"/>
    <w:rsid w:val="00680CD0"/>
    <w:rsid w:val="00681A7E"/>
    <w:rsid w:val="00687BBE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11D60"/>
    <w:rsid w:val="007166B0"/>
    <w:rsid w:val="0073106C"/>
    <w:rsid w:val="007413CF"/>
    <w:rsid w:val="0074683C"/>
    <w:rsid w:val="00756631"/>
    <w:rsid w:val="00756F40"/>
    <w:rsid w:val="00760378"/>
    <w:rsid w:val="0076181F"/>
    <w:rsid w:val="007959AE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7F7E09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08B9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A1ACB"/>
    <w:rsid w:val="009A2D5D"/>
    <w:rsid w:val="009A3038"/>
    <w:rsid w:val="009A3AC9"/>
    <w:rsid w:val="009A6087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92618"/>
    <w:rsid w:val="00B9621D"/>
    <w:rsid w:val="00BA0EB8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67E7"/>
    <w:rsid w:val="00D23AB4"/>
    <w:rsid w:val="00D23CAE"/>
    <w:rsid w:val="00D4765D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20D"/>
    <w:rsid w:val="00DA76B4"/>
    <w:rsid w:val="00DB0ED6"/>
    <w:rsid w:val="00DB1AF3"/>
    <w:rsid w:val="00DB4D4C"/>
    <w:rsid w:val="00DC0F62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4132D"/>
    <w:rsid w:val="00E4523D"/>
    <w:rsid w:val="00E525DE"/>
    <w:rsid w:val="00E53619"/>
    <w:rsid w:val="00E570BB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51EE"/>
    <w:rsid w:val="00EC3EB0"/>
    <w:rsid w:val="00ED2714"/>
    <w:rsid w:val="00ED2AA8"/>
    <w:rsid w:val="00EE17DE"/>
    <w:rsid w:val="00EE5157"/>
    <w:rsid w:val="00EE7003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70005"/>
    <w:rsid w:val="00F71EDF"/>
    <w:rsid w:val="00F720DA"/>
    <w:rsid w:val="00F76C38"/>
    <w:rsid w:val="00F8446A"/>
    <w:rsid w:val="00F8481A"/>
    <w:rsid w:val="00F873DC"/>
    <w:rsid w:val="00F92F1A"/>
    <w:rsid w:val="00F93F03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81C525-70F6-4617-801F-8BCE271F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44</TotalTime>
  <Pages>13</Pages>
  <Words>3051</Words>
  <Characters>17394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32</cp:revision>
  <dcterms:created xsi:type="dcterms:W3CDTF">2024-10-15T08:43:00Z</dcterms:created>
  <dcterms:modified xsi:type="dcterms:W3CDTF">2025-01-13T1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